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8240" behindDoc="1" locked="0" layoutInCell="1" allowOverlap="1" wp14:anchorId="30760163" wp14:editId="5F250E0F">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Program studi: Teknik informatika</w:t>
      </w:r>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r w:rsidRPr="00DC5C2B">
        <w:rPr>
          <w:b/>
          <w:bCs/>
          <w:lang w:val="en-US"/>
        </w:rPr>
        <w:t>Latar Belakang Masalah</w:t>
      </w:r>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r>
        <w:rPr>
          <w:lang w:val="en-US"/>
        </w:rPr>
        <w:t>Rumusan Masalah</w:t>
      </w:r>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612AD9">
      <w:pPr>
        <w:pStyle w:val="Subtitle"/>
        <w:numPr>
          <w:ilvl w:val="0"/>
          <w:numId w:val="5"/>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7D2298">
      <w:pPr>
        <w:pStyle w:val="Subtitle"/>
        <w:numPr>
          <w:ilvl w:val="0"/>
          <w:numId w:val="6"/>
        </w:numPr>
        <w:rPr>
          <w:lang w:val="en-US"/>
        </w:rPr>
      </w:pPr>
      <w:r>
        <w:rPr>
          <w:lang w:val="en-US"/>
        </w:rPr>
        <w:t>Sistem presensi yang akan digunakan adalah sistem presensi berbasiskan aplikasi android</w:t>
      </w:r>
      <w:r w:rsidR="00286DE2">
        <w:rPr>
          <w:lang w:val="en-US"/>
        </w:rPr>
        <w:t>.</w:t>
      </w:r>
    </w:p>
    <w:p w14:paraId="4DAFE9D3" w14:textId="4409149C" w:rsidR="00E00B7B" w:rsidRPr="00E00B7B" w:rsidRDefault="00544E30" w:rsidP="007D2298">
      <w:pPr>
        <w:pStyle w:val="Subtitle"/>
        <w:numPr>
          <w:ilvl w:val="0"/>
          <w:numId w:val="6"/>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r>
        <w:rPr>
          <w:lang w:val="en-US"/>
        </w:rPr>
        <w:t>Tujuan Penelitian</w:t>
      </w:r>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2242B3D5" w:rsidR="00941C64" w:rsidRDefault="004F7BA6" w:rsidP="004F7BA6">
      <w:pPr>
        <w:pStyle w:val="Heading2"/>
        <w:numPr>
          <w:ilvl w:val="0"/>
          <w:numId w:val="2"/>
        </w:numPr>
      </w:pPr>
      <w:r>
        <w:t>Manfaat Penelitian</w:t>
      </w:r>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0B2F1E">
      <w:pPr>
        <w:pStyle w:val="Subtitle"/>
        <w:numPr>
          <w:ilvl w:val="0"/>
          <w:numId w:val="19"/>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0B2F1E">
      <w:pPr>
        <w:pStyle w:val="Subtitle"/>
        <w:numPr>
          <w:ilvl w:val="0"/>
          <w:numId w:val="19"/>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Euclideanm, </w:t>
            </w:r>
            <w:r>
              <w:lastRenderedPageBreak/>
              <w:t>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lastRenderedPageBreak/>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menempelkan kartu pada alat </w:t>
            </w:r>
            <w:r>
              <w:rPr>
                <w:i/>
                <w:iCs/>
              </w:rPr>
              <w:lastRenderedPageBreak/>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kecepatan respon aplikasi masih </w:t>
            </w:r>
            <w:r>
              <w:lastRenderedPageBreak/>
              <w:t>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r>
        <w:t>Tabel penelitian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r>
        <w:rPr>
          <w:lang w:val="en-US"/>
        </w:rPr>
        <w:lastRenderedPageBreak/>
        <w:t xml:space="preserve">Definisi Android </w:t>
      </w:r>
    </w:p>
    <w:p w14:paraId="1612460C" w14:textId="66D5ABD9" w:rsidR="002824E8" w:rsidRDefault="007713B0" w:rsidP="00D256FF">
      <w:pPr>
        <w:pStyle w:val="Subtitle"/>
        <w:spacing w:line="276" w:lineRule="auto"/>
        <w:rPr>
          <w:lang w:val="en-US"/>
        </w:rPr>
      </w:pPr>
      <w:r>
        <w:rPr>
          <w:lang w:val="en-US"/>
        </w:rPr>
        <w:tab/>
      </w:r>
      <w:r w:rsidR="00633DB2">
        <w:rPr>
          <w:lang w:val="en-US"/>
        </w:rPr>
        <w:t>Androd adalah sistem operasi yang dibuat untuk telepon 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linux, </w:t>
      </w:r>
      <w:r w:rsidR="00AC48FF">
        <w:rPr>
          <w:lang w:val="en-US"/>
        </w:rPr>
        <w:t xml:space="preserve">android juga memiliki sifat sumber kode terbuka atau </w:t>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r>
        <w:rPr>
          <w:lang w:val="en-US"/>
        </w:rPr>
        <w:t>Definisi Geocoder</w:t>
      </w:r>
    </w:p>
    <w:p w14:paraId="4DF2715B" w14:textId="14BEBF08" w:rsidR="00464C94" w:rsidRDefault="007713B0" w:rsidP="00D256FF">
      <w:pPr>
        <w:pStyle w:val="Subtitle"/>
        <w:spacing w:line="276" w:lineRule="auto"/>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yang dapat diakses menggunakan koneksi</w:t>
      </w:r>
      <w:r w:rsidR="001677A5">
        <w:rPr>
          <w:lang w:val="en-US"/>
        </w:rPr>
        <w:t xml:space="preserve"> internet</w:t>
      </w:r>
      <w:r w:rsidR="002824E8">
        <w:rPr>
          <w:lang w:val="en-US"/>
        </w:rPr>
        <w:t xml:space="preserve"> pada perangkat</w:t>
      </w:r>
      <w:r w:rsidR="00B335BE">
        <w:rPr>
          <w:lang w:val="en-US"/>
        </w:rPr>
        <w:t xml:space="preserve"> 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 geocoder, posisi user dapat diketahui dan dilakukan 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r>
        <w:rPr>
          <w:lang w:val="en-US"/>
        </w:rPr>
        <w:t xml:space="preserve">Algoritma </w:t>
      </w:r>
      <w:r w:rsidR="001B42A7">
        <w:rPr>
          <w:lang w:val="en-US"/>
        </w:rPr>
        <w:t xml:space="preserve">Haversine </w:t>
      </w:r>
    </w:p>
    <w:p w14:paraId="0BA9A789" w14:textId="74B35D29"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9264" behindDoc="1" locked="0" layoutInCell="1" allowOverlap="1" wp14:anchorId="0B84559F" wp14:editId="6F2C32E9">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977EDF">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60288" behindDoc="0" locked="0" layoutInCell="1" allowOverlap="1" wp14:anchorId="0A7A2D77" wp14:editId="3F6A5863">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7F93DCA0" w:rsidR="002A1324" w:rsidRPr="00555F30" w:rsidRDefault="002A1324" w:rsidP="002A1324">
                            <w:pPr>
                              <w:pStyle w:val="Caption"/>
                              <w:jc w:val="center"/>
                              <w:rPr>
                                <w:rFonts w:ascii="Times New Roman" w:hAnsi="Times New Roman"/>
                                <w:noProof/>
                                <w:color w:val="000000" w:themeColor="text1"/>
                                <w:spacing w:val="15"/>
                                <w:sz w:val="24"/>
                                <w:lang w:val="en-US"/>
                              </w:rPr>
                            </w:pPr>
                            <w:r>
                              <w:t xml:space="preserve">gambar </w:t>
                            </w:r>
                            <w:r w:rsidR="003D57CE">
                              <w:fldChar w:fldCharType="begin"/>
                            </w:r>
                            <w:r w:rsidR="003D57CE">
                              <w:instrText xml:space="preserve"> SEQ gambar \* ARABIC </w:instrText>
                            </w:r>
                            <w:r w:rsidR="003D57CE">
                              <w:fldChar w:fldCharType="separate"/>
                            </w:r>
                            <w:r>
                              <w:rPr>
                                <w:noProof/>
                              </w:rPr>
                              <w:t>1</w:t>
                            </w:r>
                            <w:r w:rsidR="003D57CE">
                              <w:rPr>
                                <w:noProof/>
                              </w:rPr>
                              <w:fldChar w:fldCharType="end"/>
                            </w:r>
                            <w: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7F93DCA0" w:rsidR="002A1324" w:rsidRPr="00555F30" w:rsidRDefault="002A1324" w:rsidP="002A1324">
                      <w:pPr>
                        <w:pStyle w:val="Caption"/>
                        <w:jc w:val="center"/>
                        <w:rPr>
                          <w:rFonts w:ascii="Times New Roman" w:hAnsi="Times New Roman"/>
                          <w:noProof/>
                          <w:color w:val="000000" w:themeColor="text1"/>
                          <w:spacing w:val="15"/>
                          <w:sz w:val="24"/>
                          <w:lang w:val="en-US"/>
                        </w:rPr>
                      </w:pPr>
                      <w:r>
                        <w:t xml:space="preserve">gambar </w:t>
                      </w:r>
                      <w:r w:rsidR="003D57CE">
                        <w:fldChar w:fldCharType="begin"/>
                      </w:r>
                      <w:r w:rsidR="003D57CE">
                        <w:instrText xml:space="preserve"> SEQ gambar \* ARABIC </w:instrText>
                      </w:r>
                      <w:r w:rsidR="003D57CE">
                        <w:fldChar w:fldCharType="separate"/>
                      </w:r>
                      <w:r>
                        <w:rPr>
                          <w:noProof/>
                        </w:rPr>
                        <w:t>1</w:t>
                      </w:r>
                      <w:r w:rsidR="003D57CE">
                        <w:rPr>
                          <w:noProof/>
                        </w:rPr>
                        <w:fldChar w:fldCharType="end"/>
                      </w:r>
                      <w: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r>
        <w:rPr>
          <w:lang w:val="en-US"/>
        </w:rPr>
        <w:t>Rumus haversine adalah sebagai beriku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r>
        <w:rPr>
          <w:lang w:val="en-US"/>
        </w:rPr>
        <w:t>Keterangan:</w:t>
      </w:r>
    </w:p>
    <w:p w14:paraId="09B3A7A6" w14:textId="0D7E6554" w:rsidR="00093B3A" w:rsidRDefault="00093B3A" w:rsidP="00C22113">
      <w:pPr>
        <w:pStyle w:val="Subtitle"/>
        <w:numPr>
          <w:ilvl w:val="0"/>
          <w:numId w:val="21"/>
        </w:numPr>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394EB5C2" w:rsidR="00093B3A" w:rsidRPr="00093B3A" w:rsidRDefault="00093B3A" w:rsidP="00C22113">
      <w:pPr>
        <w:pStyle w:val="Subtitle"/>
        <w:numPr>
          <w:ilvl w:val="0"/>
          <w:numId w:val="21"/>
        </w:numPr>
        <w:rPr>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5F0EF836" w14:textId="0E450677" w:rsidR="00420BA0" w:rsidRPr="00420BA0" w:rsidRDefault="00420BA0" w:rsidP="00420BA0">
      <w:pPr>
        <w:rPr>
          <w:lang w:val="id-ID"/>
        </w:rPr>
      </w:pPr>
    </w:p>
    <w:p w14:paraId="38E2003A" w14:textId="6AA1A01A" w:rsidR="00633DB2" w:rsidRDefault="00633DB2" w:rsidP="00D256FF">
      <w:pPr>
        <w:pStyle w:val="Subtitle"/>
        <w:spacing w:line="276" w:lineRule="auto"/>
        <w:rPr>
          <w:lang w:val="id-ID"/>
        </w:rPr>
      </w:pPr>
    </w:p>
    <w:p w14:paraId="5587F0E4" w14:textId="5B3146CC" w:rsidR="00B80D97" w:rsidRDefault="00B80D97" w:rsidP="00B80D97">
      <w:pPr>
        <w:rPr>
          <w:lang w:val="id-ID"/>
        </w:rPr>
      </w:pPr>
    </w:p>
    <w:p w14:paraId="0C75F680" w14:textId="247E3FAE" w:rsidR="00B80D97" w:rsidRDefault="00B80D97" w:rsidP="00B80D97">
      <w:pPr>
        <w:rPr>
          <w:lang w:val="id-ID"/>
        </w:rPr>
      </w:pPr>
    </w:p>
    <w:p w14:paraId="1A5DAC03" w14:textId="169CB29A" w:rsidR="00B80D97" w:rsidRDefault="00B80D97" w:rsidP="00B80D97">
      <w:pPr>
        <w:rPr>
          <w:lang w:val="id-ID"/>
        </w:rPr>
      </w:pPr>
    </w:p>
    <w:p w14:paraId="147C8AAD" w14:textId="08E0C254" w:rsidR="00B80D97" w:rsidRDefault="00B80D97" w:rsidP="00B80D97">
      <w:pPr>
        <w:rPr>
          <w:lang w:val="id-ID"/>
        </w:rPr>
      </w:pPr>
    </w:p>
    <w:p w14:paraId="318BBBD3" w14:textId="58B1670A" w:rsidR="00B80D97" w:rsidRDefault="00B80D97" w:rsidP="00B80D97">
      <w:pPr>
        <w:rPr>
          <w:lang w:val="id-ID"/>
        </w:rPr>
      </w:pPr>
    </w:p>
    <w:p w14:paraId="28CADF39" w14:textId="09E25977" w:rsidR="00B80D97" w:rsidRDefault="00B80D97" w:rsidP="00B80D97">
      <w:pPr>
        <w:rPr>
          <w:lang w:val="id-ID"/>
        </w:rPr>
      </w:pPr>
    </w:p>
    <w:p w14:paraId="4B8ECFD8" w14:textId="433602A0" w:rsidR="00B80D97" w:rsidRDefault="00B80D97" w:rsidP="00B80D97">
      <w:pPr>
        <w:rPr>
          <w:lang w:val="en-US"/>
        </w:rPr>
      </w:pPr>
    </w:p>
    <w:p w14:paraId="0A0F7F35" w14:textId="0F8FC7E2" w:rsidR="00B80D97" w:rsidRDefault="00B80D97" w:rsidP="00B80D97">
      <w:pPr>
        <w:rPr>
          <w:lang w:val="en-US"/>
        </w:rPr>
      </w:pPr>
    </w:p>
    <w:p w14:paraId="19F3E259" w14:textId="3C3F417B" w:rsidR="00B80D97" w:rsidRDefault="00B80D97" w:rsidP="00B80D97">
      <w:pPr>
        <w:rPr>
          <w:lang w:val="en-US"/>
        </w:rPr>
      </w:pPr>
    </w:p>
    <w:p w14:paraId="61BFDAA8" w14:textId="18344A1B" w:rsidR="00B80D97" w:rsidRDefault="00B80D97" w:rsidP="00B80D97">
      <w:pPr>
        <w:rPr>
          <w:lang w:val="en-US"/>
        </w:rPr>
      </w:pPr>
    </w:p>
    <w:p w14:paraId="290BB6F1" w14:textId="4175F9D1" w:rsidR="00B80D97" w:rsidRDefault="00B80D97" w:rsidP="00B80D97">
      <w:pPr>
        <w:rPr>
          <w:lang w:val="en-US"/>
        </w:rPr>
      </w:pPr>
    </w:p>
    <w:p w14:paraId="65FD9E97" w14:textId="4DB9F4A0" w:rsidR="00B80D97" w:rsidRDefault="00B80D97" w:rsidP="00B80D97">
      <w:pPr>
        <w:rPr>
          <w:lang w:val="en-US"/>
        </w:rPr>
      </w:pPr>
    </w:p>
    <w:p w14:paraId="71EA7BEF" w14:textId="4783E782" w:rsidR="00B80D97" w:rsidRDefault="00B80D97" w:rsidP="00B80D97">
      <w:pPr>
        <w:rPr>
          <w:lang w:val="en-US"/>
        </w:rPr>
      </w:pPr>
    </w:p>
    <w:p w14:paraId="2A554982" w14:textId="77777777" w:rsidR="00C739CD" w:rsidRDefault="00C739CD" w:rsidP="00B80D97">
      <w:pPr>
        <w:rPr>
          <w:lang w:val="en-US"/>
        </w:rPr>
      </w:pPr>
    </w:p>
    <w:p w14:paraId="0A5B0517" w14:textId="60DF060A" w:rsidR="00B80D97" w:rsidRDefault="00B80D97" w:rsidP="00B80D97">
      <w:pPr>
        <w:rPr>
          <w:lang w:val="en-US"/>
        </w:rPr>
      </w:pPr>
    </w:p>
    <w:p w14:paraId="66F7A0CC" w14:textId="44E092EB" w:rsidR="00B80D97" w:rsidRDefault="00B80D97" w:rsidP="00B80D97">
      <w:pPr>
        <w:rPr>
          <w:lang w:val="en-US"/>
        </w:rPr>
      </w:pPr>
    </w:p>
    <w:p w14:paraId="76710EEB" w14:textId="6A564D7F" w:rsidR="00B80D97" w:rsidRDefault="00B80D97" w:rsidP="00B80D97">
      <w:pPr>
        <w:rPr>
          <w:lang w:val="en-US"/>
        </w:rPr>
      </w:pPr>
    </w:p>
    <w:p w14:paraId="0BE7F25B" w14:textId="5C495224" w:rsidR="00B80D97" w:rsidRDefault="00B80D97" w:rsidP="00B80D97">
      <w:pPr>
        <w:rPr>
          <w:lang w:val="en-US"/>
        </w:rPr>
      </w:pP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07CE0F9B" w14:textId="21125F35" w:rsidR="005A1D19" w:rsidRDefault="00B60866" w:rsidP="005829CB">
      <w:pPr>
        <w:pStyle w:val="Heading1"/>
        <w:jc w:val="center"/>
        <w:rPr>
          <w:lang w:val="id-ID"/>
        </w:rPr>
      </w:pPr>
      <w:r>
        <w:rPr>
          <w:lang w:val="id-ID"/>
        </w:rPr>
        <w:lastRenderedPageBreak/>
        <w:t>REFERENSI</w:t>
      </w:r>
    </w:p>
    <w:p w14:paraId="6C180095" w14:textId="47394569" w:rsidR="00977EDF" w:rsidRPr="00977EDF" w:rsidRDefault="00B60866" w:rsidP="00977ED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977EDF" w:rsidRPr="00977EDF">
        <w:rPr>
          <w:rFonts w:ascii="Calibri" w:hAnsi="Calibri" w:cs="Calibri"/>
          <w:noProof/>
          <w:szCs w:val="24"/>
        </w:rPr>
        <w:t>[1]</w:t>
      </w:r>
      <w:r w:rsidR="00977EDF" w:rsidRPr="00977EDF">
        <w:rPr>
          <w:rFonts w:ascii="Calibri" w:hAnsi="Calibri" w:cs="Calibri"/>
          <w:noProof/>
          <w:szCs w:val="24"/>
        </w:rPr>
        <w:tab/>
        <w:t xml:space="preserve">A. Rahmatulloh and R. Gunawan, “Sistem Presensi Berbasis Sidik Jari untuk Peningkatan Disiplin Kehadiran Aparat Desa,” </w:t>
      </w:r>
      <w:r w:rsidR="00977EDF" w:rsidRPr="00977EDF">
        <w:rPr>
          <w:rFonts w:ascii="Calibri" w:hAnsi="Calibri" w:cs="Calibri"/>
          <w:i/>
          <w:iCs/>
          <w:noProof/>
          <w:szCs w:val="24"/>
        </w:rPr>
        <w:t>JATI EMAS (Jurnal Apl. Tek. dan Pengabdi. Masyarakat)</w:t>
      </w:r>
      <w:r w:rsidR="00977EDF" w:rsidRPr="00977EDF">
        <w:rPr>
          <w:rFonts w:ascii="Calibri" w:hAnsi="Calibri" w:cs="Calibri"/>
          <w:noProof/>
          <w:szCs w:val="24"/>
        </w:rPr>
        <w:t>, vol. 3, no. 1, p. 14, 2019, doi: 10.36339/je.v3i1.183.</w:t>
      </w:r>
    </w:p>
    <w:p w14:paraId="6FDB3203"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2]</w:t>
      </w:r>
      <w:r w:rsidRPr="00977EDF">
        <w:rPr>
          <w:rFonts w:ascii="Calibri" w:hAnsi="Calibri" w:cs="Calibri"/>
          <w:noProof/>
          <w:szCs w:val="24"/>
        </w:rPr>
        <w:tab/>
        <w:t>N. Qois and Y. Jumaryadi, “Implementasi Location Based Service pada Sistem Informasi Kehadiran Pegawai Berbasis Android,” vol. 10, pp. 550–561, 2021.</w:t>
      </w:r>
    </w:p>
    <w:p w14:paraId="471A8DDB"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3]</w:t>
      </w:r>
      <w:r w:rsidRPr="00977EDF">
        <w:rPr>
          <w:rFonts w:ascii="Calibri" w:hAnsi="Calibri" w:cs="Calibri"/>
          <w:noProof/>
          <w:szCs w:val="24"/>
        </w:rPr>
        <w:tab/>
        <w:t xml:space="preserve">J. Christian and H. Nasrullah, “PEMANFAATAN RADIO FREQUENCY IDENTIFICATION (RFID) UNTUK SISTEM ABSENSI PEGAWAI,” </w:t>
      </w:r>
      <w:r w:rsidRPr="00977EDF">
        <w:rPr>
          <w:rFonts w:ascii="Calibri" w:hAnsi="Calibri" w:cs="Calibri"/>
          <w:i/>
          <w:iCs/>
          <w:noProof/>
          <w:szCs w:val="24"/>
        </w:rPr>
        <w:t>Budi Luhur Inf. Technol.</w:t>
      </w:r>
      <w:r w:rsidRPr="00977EDF">
        <w:rPr>
          <w:rFonts w:ascii="Calibri" w:hAnsi="Calibri" w:cs="Calibri"/>
          <w:noProof/>
          <w:szCs w:val="24"/>
        </w:rPr>
        <w:t>, vol. 10, no. 1, Jan. 2018, Accessed: Oct. 28, 2021. [Online]. Available: https://journal.budiluhur.ac.id/index.php/bit/article/view/509.</w:t>
      </w:r>
    </w:p>
    <w:p w14:paraId="60C0F2A2"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4]</w:t>
      </w:r>
      <w:r w:rsidRPr="00977EDF">
        <w:rPr>
          <w:rFonts w:ascii="Calibri" w:hAnsi="Calibri" w:cs="Calibri"/>
          <w:noProof/>
          <w:szCs w:val="24"/>
        </w:rPr>
        <w:tab/>
        <w:t xml:space="preserve">D. Supriatna and E. Junianto, “Aplikasi Presensi Pegawai Memanfaatkan Teknologi Fingerprint dan Global Positioning System (GPS) Pada Android,” </w:t>
      </w:r>
      <w:r w:rsidRPr="00977EDF">
        <w:rPr>
          <w:rFonts w:ascii="Calibri" w:hAnsi="Calibri" w:cs="Calibri"/>
          <w:i/>
          <w:iCs/>
          <w:noProof/>
          <w:szCs w:val="24"/>
        </w:rPr>
        <w:t>e Pros. Tek. Inform.</w:t>
      </w:r>
      <w:r w:rsidRPr="00977EDF">
        <w:rPr>
          <w:rFonts w:ascii="Calibri" w:hAnsi="Calibri" w:cs="Calibri"/>
          <w:noProof/>
          <w:szCs w:val="24"/>
        </w:rPr>
        <w:t>, vol. 1, no. 1, pp. 269–280, 2020.</w:t>
      </w:r>
    </w:p>
    <w:p w14:paraId="65291627"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5]</w:t>
      </w:r>
      <w:r w:rsidRPr="00977EDF">
        <w:rPr>
          <w:rFonts w:ascii="Calibri" w:hAnsi="Calibri" w:cs="Calibri"/>
          <w:noProof/>
          <w:szCs w:val="24"/>
        </w:rPr>
        <w:tab/>
        <w:t xml:space="preserve">E. Mulyadi, A. Trihariprasetya, and I. G. Wiryawan, “Penerapan Sistem Presensi Mobile Dengan Menggunakan Sensor Gps (Klinik Pratama X Di Jember),” </w:t>
      </w:r>
      <w:r w:rsidRPr="00977EDF">
        <w:rPr>
          <w:rFonts w:ascii="Calibri" w:hAnsi="Calibri" w:cs="Calibri"/>
          <w:i/>
          <w:iCs/>
          <w:noProof/>
          <w:szCs w:val="24"/>
        </w:rPr>
        <w:t>J. Nas. Pendidik. Tek. Inform.</w:t>
      </w:r>
      <w:r w:rsidRPr="00977EDF">
        <w:rPr>
          <w:rFonts w:ascii="Calibri" w:hAnsi="Calibri" w:cs="Calibri"/>
          <w:noProof/>
          <w:szCs w:val="24"/>
        </w:rPr>
        <w:t>, vol. 9, no. 1, p. 11, 2020, doi: 10.23887/janapati.v9i1.23174.</w:t>
      </w:r>
    </w:p>
    <w:p w14:paraId="7443C62F"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6]</w:t>
      </w:r>
      <w:r w:rsidRPr="00977EDF">
        <w:rPr>
          <w:rFonts w:ascii="Calibri" w:hAnsi="Calibri" w:cs="Calibri"/>
          <w:noProof/>
          <w:szCs w:val="24"/>
        </w:rPr>
        <w:tab/>
        <w:t xml:space="preserve">. I. A. T., “ANALISIS TINGKAT AKURASI GLOBAL POSITIONING SYSTEM SMARTPHONE DALAM MENENTUKAN TITIK LOKASI PADA GOOGLE MAP,” </w:t>
      </w:r>
      <w:r w:rsidRPr="00977EDF">
        <w:rPr>
          <w:rFonts w:ascii="Calibri" w:hAnsi="Calibri" w:cs="Calibri"/>
          <w:i/>
          <w:iCs/>
          <w:noProof/>
          <w:szCs w:val="24"/>
        </w:rPr>
        <w:t>J. Tek. Elektro Univ. Tanjungpura</w:t>
      </w:r>
      <w:r w:rsidRPr="00977EDF">
        <w:rPr>
          <w:rFonts w:ascii="Calibri" w:hAnsi="Calibri" w:cs="Calibri"/>
          <w:noProof/>
          <w:szCs w:val="24"/>
        </w:rPr>
        <w:t>, vol. 1, no. 1, Jan. 2018, Accessed: Nov. 02, 2021. [Online]. Available: https://jurnal.untan.ac.id/index.php/jteuntan/article/view/23426.</w:t>
      </w:r>
    </w:p>
    <w:p w14:paraId="6716E81E"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7]</w:t>
      </w:r>
      <w:r w:rsidRPr="00977EDF">
        <w:rPr>
          <w:rFonts w:ascii="Calibri" w:hAnsi="Calibri" w:cs="Calibri"/>
          <w:noProof/>
          <w:szCs w:val="24"/>
        </w:rPr>
        <w:tab/>
        <w:t xml:space="preserve">A. P. ALDYA, “HAVERSINE FORMULA UNTUK MEMBATASI JARAK PADA APLIKASI PRESENSI ONLINE,” </w:t>
      </w:r>
      <w:r w:rsidRPr="00977EDF">
        <w:rPr>
          <w:rFonts w:ascii="Calibri" w:hAnsi="Calibri" w:cs="Calibri"/>
          <w:i/>
          <w:iCs/>
          <w:noProof/>
          <w:szCs w:val="24"/>
        </w:rPr>
        <w:t>J. INSTEK (Informatika Sains dan Teknol.</w:t>
      </w:r>
      <w:r w:rsidRPr="00977EDF">
        <w:rPr>
          <w:rFonts w:ascii="Calibri" w:hAnsi="Calibri" w:cs="Calibri"/>
          <w:noProof/>
          <w:szCs w:val="24"/>
        </w:rPr>
        <w:t>, vol. 4, no. 2, pp. 171–180, Aug. 2019, doi: 10.24252/INSTEK.V4I2.10042.</w:t>
      </w:r>
    </w:p>
    <w:p w14:paraId="74D3A83A"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8]</w:t>
      </w:r>
      <w:r w:rsidRPr="00977EDF">
        <w:rPr>
          <w:rFonts w:ascii="Calibri" w:hAnsi="Calibri" w:cs="Calibri"/>
          <w:noProof/>
          <w:szCs w:val="24"/>
        </w:rPr>
        <w:tab/>
        <w:t xml:space="preserve">A. Rahmatulloh, “IMPLEMENTASI FORMULA HAVERSINE DAN KOMUNIKASI DATA REAL-TIME MENGGUNAKAN WEBSOCKET DI SISTEM PENGAWASAN WARGA NEGARA ASING,” </w:t>
      </w:r>
      <w:r w:rsidRPr="00977EDF">
        <w:rPr>
          <w:rFonts w:ascii="Calibri" w:hAnsi="Calibri" w:cs="Calibri"/>
          <w:i/>
          <w:iCs/>
          <w:noProof/>
          <w:szCs w:val="24"/>
        </w:rPr>
        <w:t>KLIK - Kumpul. J. ILMU Komput.</w:t>
      </w:r>
      <w:r w:rsidRPr="00977EDF">
        <w:rPr>
          <w:rFonts w:ascii="Calibri" w:hAnsi="Calibri" w:cs="Calibri"/>
          <w:noProof/>
          <w:szCs w:val="24"/>
        </w:rPr>
        <w:t>, vol. 6, no. 2, p. 143, 2019, doi: 10.20527/klik.v6i2.210.</w:t>
      </w:r>
    </w:p>
    <w:p w14:paraId="76E9B765"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9]</w:t>
      </w:r>
      <w:r w:rsidRPr="00977EDF">
        <w:rPr>
          <w:rFonts w:ascii="Calibri" w:hAnsi="Calibri" w:cs="Calibri"/>
          <w:noProof/>
          <w:szCs w:val="24"/>
        </w:rPr>
        <w:tab/>
        <w:t xml:space="preserve">M. Madhiyono, S. Kosasi, and D. David, “Implementasi JWT, Fingerprint dan Algoritma Haversine Dalam Aplikasi Presensi Mahasiswa,” </w:t>
      </w:r>
      <w:r w:rsidRPr="00977EDF">
        <w:rPr>
          <w:rFonts w:ascii="Calibri" w:hAnsi="Calibri" w:cs="Calibri"/>
          <w:i/>
          <w:iCs/>
          <w:noProof/>
          <w:szCs w:val="24"/>
        </w:rPr>
        <w:t>J. Sisfokom (Sistem Inf. dan Komputer)</w:t>
      </w:r>
      <w:r w:rsidRPr="00977EDF">
        <w:rPr>
          <w:rFonts w:ascii="Calibri" w:hAnsi="Calibri" w:cs="Calibri"/>
          <w:noProof/>
          <w:szCs w:val="24"/>
        </w:rPr>
        <w:t>, vol. 10, no. 3, pp. 328–333, Nov. 2021, doi: 10.32736/SISFOKOM.V10I3.1292.</w:t>
      </w:r>
    </w:p>
    <w:p w14:paraId="7F2DA77B"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10]</w:t>
      </w:r>
      <w:r w:rsidRPr="00977EDF">
        <w:rPr>
          <w:rFonts w:ascii="Calibri" w:hAnsi="Calibri" w:cs="Calibri"/>
          <w:noProof/>
          <w:szCs w:val="24"/>
        </w:rPr>
        <w:tab/>
        <w:t xml:space="preserve">P. Metode Perhitungan </w:t>
      </w:r>
      <w:r w:rsidRPr="00977EDF">
        <w:rPr>
          <w:rFonts w:ascii="Calibri" w:hAnsi="Calibri" w:cs="Calibri"/>
          <w:i/>
          <w:iCs/>
          <w:noProof/>
          <w:szCs w:val="24"/>
        </w:rPr>
        <w:t>et al.</w:t>
      </w:r>
      <w:r w:rsidRPr="00977EDF">
        <w:rPr>
          <w:rFonts w:ascii="Calibri" w:hAnsi="Calibri" w:cs="Calibri"/>
          <w:noProof/>
          <w:szCs w:val="24"/>
        </w:rPr>
        <w:t xml:space="preserve">, “PERBANDINGAN METODE PERHITUNGAN JARAK EUCLIDEAN, HAVERSINE, DAN MANHATTAN DALAM PENENTUAN POSISI KARYAWAN,” </w:t>
      </w:r>
      <w:r w:rsidRPr="00977EDF">
        <w:rPr>
          <w:rFonts w:ascii="Calibri" w:hAnsi="Calibri" w:cs="Calibri"/>
          <w:i/>
          <w:iCs/>
          <w:noProof/>
          <w:szCs w:val="24"/>
        </w:rPr>
        <w:t>J. Tekno Insentif</w:t>
      </w:r>
      <w:r w:rsidRPr="00977EDF">
        <w:rPr>
          <w:rFonts w:ascii="Calibri" w:hAnsi="Calibri" w:cs="Calibri"/>
          <w:noProof/>
          <w:szCs w:val="24"/>
        </w:rPr>
        <w:t>, vol. 14, no. 2, pp. 69–77, Aug. 2020, doi: 10.36787/JTI.V14I2.270.</w:t>
      </w:r>
    </w:p>
    <w:p w14:paraId="157F1B63"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11]</w:t>
      </w:r>
      <w:r w:rsidRPr="00977EDF">
        <w:rPr>
          <w:rFonts w:ascii="Calibri" w:hAnsi="Calibri" w:cs="Calibri"/>
          <w:noProof/>
          <w:szCs w:val="24"/>
        </w:rPr>
        <w:tab/>
        <w:t>M. K. Arsita, “TA : Rancang Bangun Aplikasi Presensi dengan Metode Local Binary Pattern Histograms dan Geofencing Berbasis Mobile pada Universitas Dinamika,” 2021.</w:t>
      </w:r>
    </w:p>
    <w:p w14:paraId="484A68A0"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lastRenderedPageBreak/>
        <w:t>[12]</w:t>
      </w:r>
      <w:r w:rsidRPr="00977ED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977EDF">
        <w:rPr>
          <w:rFonts w:ascii="Calibri" w:hAnsi="Calibri" w:cs="Calibri"/>
          <w:i/>
          <w:iCs/>
          <w:noProof/>
          <w:szCs w:val="24"/>
        </w:rPr>
        <w:t>Technomedia J.</w:t>
      </w:r>
      <w:r w:rsidRPr="00977EDF">
        <w:rPr>
          <w:rFonts w:ascii="Calibri" w:hAnsi="Calibri" w:cs="Calibri"/>
          <w:noProof/>
          <w:szCs w:val="24"/>
        </w:rPr>
        <w:t>, vol. 2, no. 1 Agustus, pp. 105–116, Aug. 2017, doi: 10.33050/TMJ.V2I1.319.</w:t>
      </w:r>
    </w:p>
    <w:p w14:paraId="699C9CC9"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13]</w:t>
      </w:r>
      <w:r w:rsidRPr="00977ED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977EDF">
        <w:rPr>
          <w:rFonts w:ascii="Calibri" w:hAnsi="Calibri" w:cs="Calibri"/>
          <w:i/>
          <w:iCs/>
          <w:noProof/>
          <w:szCs w:val="24"/>
        </w:rPr>
        <w:t>INCARE, Int. J. Educ. Resour.</w:t>
      </w:r>
      <w:r w:rsidRPr="00977EDF">
        <w:rPr>
          <w:rFonts w:ascii="Calibri" w:hAnsi="Calibri" w:cs="Calibri"/>
          <w:noProof/>
          <w:szCs w:val="24"/>
        </w:rPr>
        <w:t>, vol. 2, no. 2, pp. 141–154, Aug. 2021, Accessed: Dec. 11, 2021. [Online]. Available: http://ejournal.ijshs.org/index.php/incare/article/view/251.</w:t>
      </w:r>
    </w:p>
    <w:p w14:paraId="3837C2FB"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rPr>
      </w:pPr>
      <w:r w:rsidRPr="00977EDF">
        <w:rPr>
          <w:rFonts w:ascii="Calibri" w:hAnsi="Calibri" w:cs="Calibri"/>
          <w:noProof/>
          <w:szCs w:val="24"/>
        </w:rPr>
        <w:t>[14]</w:t>
      </w:r>
      <w:r w:rsidRPr="00977EDF">
        <w:rPr>
          <w:rFonts w:ascii="Calibri" w:hAnsi="Calibri" w:cs="Calibri"/>
          <w:noProof/>
          <w:szCs w:val="24"/>
        </w:rPr>
        <w:tab/>
        <w:t xml:space="preserve">S. Hartati, N. A. K. Dewi, D. Puastuti, M. Muslihudin, and N. S. Budi, “Sistem Aplikasi EDUCHAT STMIK PRINGSEWU Berbasis ANDROID Sebagai Media Komunikasi dan Informasi,” </w:t>
      </w:r>
      <w:r w:rsidRPr="00977EDF">
        <w:rPr>
          <w:rFonts w:ascii="Calibri" w:hAnsi="Calibri" w:cs="Calibri"/>
          <w:i/>
          <w:iCs/>
          <w:noProof/>
          <w:szCs w:val="24"/>
        </w:rPr>
        <w:t>J. Nas. Teknol. dan Sist. Inf.</w:t>
      </w:r>
      <w:r w:rsidRPr="00977EDF">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0E8C9" w14:textId="77777777" w:rsidR="003D57CE" w:rsidRDefault="003D57CE" w:rsidP="00305A06">
      <w:pPr>
        <w:spacing w:after="0" w:line="240" w:lineRule="auto"/>
      </w:pPr>
      <w:r>
        <w:separator/>
      </w:r>
    </w:p>
  </w:endnote>
  <w:endnote w:type="continuationSeparator" w:id="0">
    <w:p w14:paraId="57CAFA04" w14:textId="77777777" w:rsidR="003D57CE" w:rsidRDefault="003D57C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9D468" w14:textId="77777777" w:rsidR="003D57CE" w:rsidRDefault="003D57CE" w:rsidP="00305A06">
      <w:pPr>
        <w:spacing w:after="0" w:line="240" w:lineRule="auto"/>
      </w:pPr>
      <w:r>
        <w:separator/>
      </w:r>
    </w:p>
  </w:footnote>
  <w:footnote w:type="continuationSeparator" w:id="0">
    <w:p w14:paraId="4BDFB60F" w14:textId="77777777" w:rsidR="003D57CE" w:rsidRDefault="003D57C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3"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6"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18"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0"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4"/>
  </w:num>
  <w:num w:numId="4">
    <w:abstractNumId w:val="15"/>
  </w:num>
  <w:num w:numId="5">
    <w:abstractNumId w:val="10"/>
  </w:num>
  <w:num w:numId="6">
    <w:abstractNumId w:val="13"/>
  </w:num>
  <w:num w:numId="7">
    <w:abstractNumId w:val="18"/>
  </w:num>
  <w:num w:numId="8">
    <w:abstractNumId w:val="8"/>
  </w:num>
  <w:num w:numId="9">
    <w:abstractNumId w:val="11"/>
  </w:num>
  <w:num w:numId="10">
    <w:abstractNumId w:val="12"/>
  </w:num>
  <w:num w:numId="11">
    <w:abstractNumId w:val="1"/>
  </w:num>
  <w:num w:numId="12">
    <w:abstractNumId w:val="2"/>
  </w:num>
  <w:num w:numId="13">
    <w:abstractNumId w:val="3"/>
  </w:num>
  <w:num w:numId="14">
    <w:abstractNumId w:val="17"/>
  </w:num>
  <w:num w:numId="15">
    <w:abstractNumId w:val="19"/>
  </w:num>
  <w:num w:numId="16">
    <w:abstractNumId w:val="9"/>
  </w:num>
  <w:num w:numId="17">
    <w:abstractNumId w:val="5"/>
  </w:num>
  <w:num w:numId="18">
    <w:abstractNumId w:val="20"/>
  </w:num>
  <w:num w:numId="19">
    <w:abstractNumId w:val="16"/>
  </w:num>
  <w:num w:numId="20">
    <w:abstractNumId w:val="4"/>
  </w:num>
  <w:num w:numId="21">
    <w:abstractNumId w:val="2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7C24"/>
    <w:rsid w:val="00010FD0"/>
    <w:rsid w:val="000110A4"/>
    <w:rsid w:val="00013914"/>
    <w:rsid w:val="00013B7A"/>
    <w:rsid w:val="00016AD3"/>
    <w:rsid w:val="0001780D"/>
    <w:rsid w:val="00023A93"/>
    <w:rsid w:val="000260D7"/>
    <w:rsid w:val="000261CE"/>
    <w:rsid w:val="000268BE"/>
    <w:rsid w:val="000326A2"/>
    <w:rsid w:val="000402A0"/>
    <w:rsid w:val="000518AB"/>
    <w:rsid w:val="000529AF"/>
    <w:rsid w:val="00053A09"/>
    <w:rsid w:val="00053B4B"/>
    <w:rsid w:val="00056C73"/>
    <w:rsid w:val="00060DA5"/>
    <w:rsid w:val="000624FD"/>
    <w:rsid w:val="00064BD6"/>
    <w:rsid w:val="000666DC"/>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E179A"/>
    <w:rsid w:val="000E7E3F"/>
    <w:rsid w:val="000F46D1"/>
    <w:rsid w:val="000F5DBC"/>
    <w:rsid w:val="00103895"/>
    <w:rsid w:val="0010558E"/>
    <w:rsid w:val="0011356C"/>
    <w:rsid w:val="00114DD0"/>
    <w:rsid w:val="001206C3"/>
    <w:rsid w:val="00121C2B"/>
    <w:rsid w:val="00132E4F"/>
    <w:rsid w:val="001360E5"/>
    <w:rsid w:val="00136C40"/>
    <w:rsid w:val="001418F3"/>
    <w:rsid w:val="00145A4A"/>
    <w:rsid w:val="00145AA9"/>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7F50"/>
    <w:rsid w:val="002564B2"/>
    <w:rsid w:val="00257BB6"/>
    <w:rsid w:val="002631E6"/>
    <w:rsid w:val="0027136D"/>
    <w:rsid w:val="00275A8B"/>
    <w:rsid w:val="002824E8"/>
    <w:rsid w:val="00286DE2"/>
    <w:rsid w:val="00292A94"/>
    <w:rsid w:val="00294D62"/>
    <w:rsid w:val="00294FA5"/>
    <w:rsid w:val="00296E06"/>
    <w:rsid w:val="002A1324"/>
    <w:rsid w:val="002A1438"/>
    <w:rsid w:val="002A2F65"/>
    <w:rsid w:val="002A3AA7"/>
    <w:rsid w:val="002B16FF"/>
    <w:rsid w:val="002B62DD"/>
    <w:rsid w:val="002B6DEF"/>
    <w:rsid w:val="002C1346"/>
    <w:rsid w:val="002C46BE"/>
    <w:rsid w:val="002E1283"/>
    <w:rsid w:val="002E591F"/>
    <w:rsid w:val="002F38FB"/>
    <w:rsid w:val="002F5A2E"/>
    <w:rsid w:val="003055BB"/>
    <w:rsid w:val="00305953"/>
    <w:rsid w:val="00305A06"/>
    <w:rsid w:val="00312FC5"/>
    <w:rsid w:val="00316233"/>
    <w:rsid w:val="00324D8B"/>
    <w:rsid w:val="00325191"/>
    <w:rsid w:val="003265E4"/>
    <w:rsid w:val="00333419"/>
    <w:rsid w:val="00340C6D"/>
    <w:rsid w:val="00351801"/>
    <w:rsid w:val="003534C5"/>
    <w:rsid w:val="00353E5B"/>
    <w:rsid w:val="00361F39"/>
    <w:rsid w:val="0036545C"/>
    <w:rsid w:val="00370D8D"/>
    <w:rsid w:val="003767D6"/>
    <w:rsid w:val="0038145F"/>
    <w:rsid w:val="0039412E"/>
    <w:rsid w:val="00397AB4"/>
    <w:rsid w:val="003A1FF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788E"/>
    <w:rsid w:val="00410FEA"/>
    <w:rsid w:val="00412A34"/>
    <w:rsid w:val="0041456D"/>
    <w:rsid w:val="00420BA0"/>
    <w:rsid w:val="00423B22"/>
    <w:rsid w:val="00425FEB"/>
    <w:rsid w:val="00427721"/>
    <w:rsid w:val="0043305B"/>
    <w:rsid w:val="00437969"/>
    <w:rsid w:val="00440076"/>
    <w:rsid w:val="00441730"/>
    <w:rsid w:val="004419F8"/>
    <w:rsid w:val="00443208"/>
    <w:rsid w:val="00452A74"/>
    <w:rsid w:val="00460830"/>
    <w:rsid w:val="00462D91"/>
    <w:rsid w:val="00464B10"/>
    <w:rsid w:val="00464C94"/>
    <w:rsid w:val="00465B02"/>
    <w:rsid w:val="00465DF5"/>
    <w:rsid w:val="00467C3A"/>
    <w:rsid w:val="00472EE3"/>
    <w:rsid w:val="00477848"/>
    <w:rsid w:val="00480E76"/>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4E30"/>
    <w:rsid w:val="00545A3B"/>
    <w:rsid w:val="0054719D"/>
    <w:rsid w:val="0055213C"/>
    <w:rsid w:val="00555054"/>
    <w:rsid w:val="005567EF"/>
    <w:rsid w:val="00560015"/>
    <w:rsid w:val="00562BC3"/>
    <w:rsid w:val="005639A2"/>
    <w:rsid w:val="00563AE2"/>
    <w:rsid w:val="00565F11"/>
    <w:rsid w:val="00573A51"/>
    <w:rsid w:val="00574539"/>
    <w:rsid w:val="00575139"/>
    <w:rsid w:val="00575405"/>
    <w:rsid w:val="0057598C"/>
    <w:rsid w:val="005829CB"/>
    <w:rsid w:val="00586189"/>
    <w:rsid w:val="00586436"/>
    <w:rsid w:val="005866E8"/>
    <w:rsid w:val="0059199E"/>
    <w:rsid w:val="005922A5"/>
    <w:rsid w:val="0059398E"/>
    <w:rsid w:val="005942BA"/>
    <w:rsid w:val="00595482"/>
    <w:rsid w:val="00595D87"/>
    <w:rsid w:val="005A1D19"/>
    <w:rsid w:val="005A202A"/>
    <w:rsid w:val="005A2954"/>
    <w:rsid w:val="005A2D70"/>
    <w:rsid w:val="005A64FA"/>
    <w:rsid w:val="005B0E21"/>
    <w:rsid w:val="005B1135"/>
    <w:rsid w:val="005C30F1"/>
    <w:rsid w:val="005C3241"/>
    <w:rsid w:val="005E42CA"/>
    <w:rsid w:val="005E4829"/>
    <w:rsid w:val="005E71C2"/>
    <w:rsid w:val="005F780F"/>
    <w:rsid w:val="0060533F"/>
    <w:rsid w:val="00606901"/>
    <w:rsid w:val="00606BF6"/>
    <w:rsid w:val="00611BAF"/>
    <w:rsid w:val="00612AD9"/>
    <w:rsid w:val="00617F63"/>
    <w:rsid w:val="00626DD4"/>
    <w:rsid w:val="00632C30"/>
    <w:rsid w:val="00633274"/>
    <w:rsid w:val="00633DB2"/>
    <w:rsid w:val="006351F1"/>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93846"/>
    <w:rsid w:val="007945A3"/>
    <w:rsid w:val="0079600F"/>
    <w:rsid w:val="007A1872"/>
    <w:rsid w:val="007A1EF7"/>
    <w:rsid w:val="007A57D3"/>
    <w:rsid w:val="007B0926"/>
    <w:rsid w:val="007B3A23"/>
    <w:rsid w:val="007C32E5"/>
    <w:rsid w:val="007C39DB"/>
    <w:rsid w:val="007C5807"/>
    <w:rsid w:val="007D2298"/>
    <w:rsid w:val="007D6314"/>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331A9"/>
    <w:rsid w:val="00835E15"/>
    <w:rsid w:val="00840655"/>
    <w:rsid w:val="008426E6"/>
    <w:rsid w:val="00843FF5"/>
    <w:rsid w:val="00844A09"/>
    <w:rsid w:val="008467FC"/>
    <w:rsid w:val="00846FC7"/>
    <w:rsid w:val="008508D3"/>
    <w:rsid w:val="008528DE"/>
    <w:rsid w:val="0085410C"/>
    <w:rsid w:val="00854173"/>
    <w:rsid w:val="00862AFC"/>
    <w:rsid w:val="00864005"/>
    <w:rsid w:val="00866564"/>
    <w:rsid w:val="008730AF"/>
    <w:rsid w:val="00874387"/>
    <w:rsid w:val="0087662A"/>
    <w:rsid w:val="008817C5"/>
    <w:rsid w:val="00882A30"/>
    <w:rsid w:val="0088474B"/>
    <w:rsid w:val="00884E76"/>
    <w:rsid w:val="008A5F0E"/>
    <w:rsid w:val="008B75AB"/>
    <w:rsid w:val="008C1969"/>
    <w:rsid w:val="008D18B1"/>
    <w:rsid w:val="008D2E9A"/>
    <w:rsid w:val="008D441C"/>
    <w:rsid w:val="008D77B7"/>
    <w:rsid w:val="008E50DE"/>
    <w:rsid w:val="008E71F7"/>
    <w:rsid w:val="008F7DBD"/>
    <w:rsid w:val="00907183"/>
    <w:rsid w:val="00911FAB"/>
    <w:rsid w:val="00913E16"/>
    <w:rsid w:val="00915EEC"/>
    <w:rsid w:val="00925B94"/>
    <w:rsid w:val="00925E00"/>
    <w:rsid w:val="00927BE6"/>
    <w:rsid w:val="00930C1A"/>
    <w:rsid w:val="00932F0F"/>
    <w:rsid w:val="00935AEE"/>
    <w:rsid w:val="0093719A"/>
    <w:rsid w:val="00937739"/>
    <w:rsid w:val="00941C64"/>
    <w:rsid w:val="00941CDB"/>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4D11"/>
    <w:rsid w:val="00A3041C"/>
    <w:rsid w:val="00A30975"/>
    <w:rsid w:val="00A30A52"/>
    <w:rsid w:val="00A319C7"/>
    <w:rsid w:val="00A3262C"/>
    <w:rsid w:val="00A36959"/>
    <w:rsid w:val="00A43D4D"/>
    <w:rsid w:val="00A4518E"/>
    <w:rsid w:val="00A50586"/>
    <w:rsid w:val="00A535E8"/>
    <w:rsid w:val="00A5474E"/>
    <w:rsid w:val="00A608C7"/>
    <w:rsid w:val="00A625A1"/>
    <w:rsid w:val="00A64876"/>
    <w:rsid w:val="00A652B7"/>
    <w:rsid w:val="00A665B6"/>
    <w:rsid w:val="00A7159C"/>
    <w:rsid w:val="00A7391D"/>
    <w:rsid w:val="00A832A2"/>
    <w:rsid w:val="00A83D42"/>
    <w:rsid w:val="00A85794"/>
    <w:rsid w:val="00A862E9"/>
    <w:rsid w:val="00A865A3"/>
    <w:rsid w:val="00A86ABB"/>
    <w:rsid w:val="00A86E19"/>
    <w:rsid w:val="00A910EE"/>
    <w:rsid w:val="00A91170"/>
    <w:rsid w:val="00A92AD1"/>
    <w:rsid w:val="00AA01E8"/>
    <w:rsid w:val="00AA32A0"/>
    <w:rsid w:val="00AA45C2"/>
    <w:rsid w:val="00AA4B80"/>
    <w:rsid w:val="00AA7443"/>
    <w:rsid w:val="00AB0D15"/>
    <w:rsid w:val="00AB6BC0"/>
    <w:rsid w:val="00AC115C"/>
    <w:rsid w:val="00AC463A"/>
    <w:rsid w:val="00AC48FF"/>
    <w:rsid w:val="00AD1696"/>
    <w:rsid w:val="00AD196D"/>
    <w:rsid w:val="00AD3E29"/>
    <w:rsid w:val="00AD4260"/>
    <w:rsid w:val="00AD5EAA"/>
    <w:rsid w:val="00AE1937"/>
    <w:rsid w:val="00AE2162"/>
    <w:rsid w:val="00AE4BFE"/>
    <w:rsid w:val="00AF2882"/>
    <w:rsid w:val="00AF62D8"/>
    <w:rsid w:val="00AF750B"/>
    <w:rsid w:val="00B11CF6"/>
    <w:rsid w:val="00B20D90"/>
    <w:rsid w:val="00B23253"/>
    <w:rsid w:val="00B25842"/>
    <w:rsid w:val="00B335BE"/>
    <w:rsid w:val="00B353FD"/>
    <w:rsid w:val="00B37D75"/>
    <w:rsid w:val="00B43025"/>
    <w:rsid w:val="00B4568E"/>
    <w:rsid w:val="00B513F9"/>
    <w:rsid w:val="00B51FD0"/>
    <w:rsid w:val="00B52B0B"/>
    <w:rsid w:val="00B54C01"/>
    <w:rsid w:val="00B56EC5"/>
    <w:rsid w:val="00B60866"/>
    <w:rsid w:val="00B80D97"/>
    <w:rsid w:val="00B84152"/>
    <w:rsid w:val="00B86ADD"/>
    <w:rsid w:val="00B87D2A"/>
    <w:rsid w:val="00B93C25"/>
    <w:rsid w:val="00B96822"/>
    <w:rsid w:val="00BA00B8"/>
    <w:rsid w:val="00BB3C3E"/>
    <w:rsid w:val="00BB4754"/>
    <w:rsid w:val="00BB592D"/>
    <w:rsid w:val="00BC3A66"/>
    <w:rsid w:val="00BC40AD"/>
    <w:rsid w:val="00BC4530"/>
    <w:rsid w:val="00BC6DD5"/>
    <w:rsid w:val="00BC6E36"/>
    <w:rsid w:val="00BD227B"/>
    <w:rsid w:val="00BD2C9F"/>
    <w:rsid w:val="00BD70E7"/>
    <w:rsid w:val="00BD770A"/>
    <w:rsid w:val="00BF1727"/>
    <w:rsid w:val="00BF50CB"/>
    <w:rsid w:val="00BF5906"/>
    <w:rsid w:val="00BF75B8"/>
    <w:rsid w:val="00C00D98"/>
    <w:rsid w:val="00C02F68"/>
    <w:rsid w:val="00C03722"/>
    <w:rsid w:val="00C07A73"/>
    <w:rsid w:val="00C07B91"/>
    <w:rsid w:val="00C22113"/>
    <w:rsid w:val="00C26F43"/>
    <w:rsid w:val="00C34C25"/>
    <w:rsid w:val="00C36041"/>
    <w:rsid w:val="00C44CDE"/>
    <w:rsid w:val="00C5046B"/>
    <w:rsid w:val="00C50BBE"/>
    <w:rsid w:val="00C53728"/>
    <w:rsid w:val="00C53DCD"/>
    <w:rsid w:val="00C65BF1"/>
    <w:rsid w:val="00C739CD"/>
    <w:rsid w:val="00C74D2B"/>
    <w:rsid w:val="00C957BD"/>
    <w:rsid w:val="00CA0E99"/>
    <w:rsid w:val="00CA64C6"/>
    <w:rsid w:val="00CB0287"/>
    <w:rsid w:val="00CB5298"/>
    <w:rsid w:val="00CB5E20"/>
    <w:rsid w:val="00CC1485"/>
    <w:rsid w:val="00CC6B91"/>
    <w:rsid w:val="00CD086E"/>
    <w:rsid w:val="00CD15CB"/>
    <w:rsid w:val="00CD15D5"/>
    <w:rsid w:val="00CD42F2"/>
    <w:rsid w:val="00CD5E0C"/>
    <w:rsid w:val="00CD7A3F"/>
    <w:rsid w:val="00CE421C"/>
    <w:rsid w:val="00CF01BD"/>
    <w:rsid w:val="00CF0236"/>
    <w:rsid w:val="00CF295F"/>
    <w:rsid w:val="00CF4197"/>
    <w:rsid w:val="00CF5477"/>
    <w:rsid w:val="00CF5A7D"/>
    <w:rsid w:val="00CF6240"/>
    <w:rsid w:val="00D00423"/>
    <w:rsid w:val="00D011CF"/>
    <w:rsid w:val="00D01AD4"/>
    <w:rsid w:val="00D03B89"/>
    <w:rsid w:val="00D06AC6"/>
    <w:rsid w:val="00D2173C"/>
    <w:rsid w:val="00D24A72"/>
    <w:rsid w:val="00D25324"/>
    <w:rsid w:val="00D256FF"/>
    <w:rsid w:val="00D25F82"/>
    <w:rsid w:val="00D30715"/>
    <w:rsid w:val="00D31B70"/>
    <w:rsid w:val="00D3656E"/>
    <w:rsid w:val="00D40E6A"/>
    <w:rsid w:val="00D4578D"/>
    <w:rsid w:val="00D57E41"/>
    <w:rsid w:val="00D6324E"/>
    <w:rsid w:val="00D707AF"/>
    <w:rsid w:val="00D724AD"/>
    <w:rsid w:val="00D72EBA"/>
    <w:rsid w:val="00D85E3E"/>
    <w:rsid w:val="00DA7F43"/>
    <w:rsid w:val="00DB3723"/>
    <w:rsid w:val="00DB3A66"/>
    <w:rsid w:val="00DC1E1C"/>
    <w:rsid w:val="00DC3884"/>
    <w:rsid w:val="00DC5C2B"/>
    <w:rsid w:val="00DC73A1"/>
    <w:rsid w:val="00DE5796"/>
    <w:rsid w:val="00DF0F01"/>
    <w:rsid w:val="00DF512B"/>
    <w:rsid w:val="00E00B7B"/>
    <w:rsid w:val="00E01B05"/>
    <w:rsid w:val="00E0226A"/>
    <w:rsid w:val="00E034D6"/>
    <w:rsid w:val="00E0660A"/>
    <w:rsid w:val="00E102D2"/>
    <w:rsid w:val="00E10B4F"/>
    <w:rsid w:val="00E15377"/>
    <w:rsid w:val="00E23889"/>
    <w:rsid w:val="00E32CDB"/>
    <w:rsid w:val="00E33549"/>
    <w:rsid w:val="00E33867"/>
    <w:rsid w:val="00E3434D"/>
    <w:rsid w:val="00E42F39"/>
    <w:rsid w:val="00E43371"/>
    <w:rsid w:val="00E4690A"/>
    <w:rsid w:val="00E46F85"/>
    <w:rsid w:val="00E612B4"/>
    <w:rsid w:val="00E638F5"/>
    <w:rsid w:val="00E6491B"/>
    <w:rsid w:val="00E82057"/>
    <w:rsid w:val="00E8329D"/>
    <w:rsid w:val="00E9490C"/>
    <w:rsid w:val="00EA320B"/>
    <w:rsid w:val="00EA458B"/>
    <w:rsid w:val="00EA5554"/>
    <w:rsid w:val="00EA7371"/>
    <w:rsid w:val="00EC520B"/>
    <w:rsid w:val="00EC5807"/>
    <w:rsid w:val="00EC6201"/>
    <w:rsid w:val="00ED2706"/>
    <w:rsid w:val="00ED4465"/>
    <w:rsid w:val="00EE0C46"/>
    <w:rsid w:val="00EE244F"/>
    <w:rsid w:val="00EF1680"/>
    <w:rsid w:val="00EF7067"/>
    <w:rsid w:val="00F00EB1"/>
    <w:rsid w:val="00F012C2"/>
    <w:rsid w:val="00F05C70"/>
    <w:rsid w:val="00F103D1"/>
    <w:rsid w:val="00F1298C"/>
    <w:rsid w:val="00F13905"/>
    <w:rsid w:val="00F14F2B"/>
    <w:rsid w:val="00F14F87"/>
    <w:rsid w:val="00F25B3C"/>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7</TotalTime>
  <Pages>13</Pages>
  <Words>11325</Words>
  <Characters>6455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547</cp:revision>
  <dcterms:created xsi:type="dcterms:W3CDTF">2021-10-18T22:34:00Z</dcterms:created>
  <dcterms:modified xsi:type="dcterms:W3CDTF">2022-02-1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